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82644" w:rsidRPr="00E82644">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diperlukan media yang menarik dan disukai siswa,</w:t>
      </w:r>
      <w:bookmarkStart w:id="0" w:name="_GoBack"/>
      <w:bookmarkEnd w:id="0"/>
      <w:r w:rsidR="009A63D6" w:rsidRPr="009A63D6">
        <w:rPr>
          <w:b w:val="0"/>
          <w:szCs w:val="28"/>
        </w:rPr>
        <w:t xml:space="preserve"> agar dapat mendukung proses pembelajaran. Salah satu media interaktif yang menarik adalah menggunakan metode pembelajaran melalui </w:t>
      </w:r>
      <w:r w:rsidR="00E82644" w:rsidRPr="00E82644">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82644" w:rsidRPr="00E82644">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82644" w:rsidRPr="00E82644">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D25F4F" w:rsidRPr="00D25F4F">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E82644" w:rsidRPr="00E82644">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E82644" w:rsidRPr="00E82644">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82644" w:rsidRPr="00E82644">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E82644" w:rsidRPr="00E82644">
        <w:rPr>
          <w:rStyle w:val="tlid-translation"/>
          <w:b w:val="0"/>
          <w:i/>
          <w:lang w:val="en"/>
        </w:rPr>
        <w:t>game</w:t>
      </w:r>
      <w:r w:rsidRPr="00A10B65">
        <w:rPr>
          <w:rStyle w:val="tlid-translation"/>
          <w:b w:val="0"/>
          <w:i/>
          <w:lang w:val="en"/>
        </w:rPr>
        <w:t xml:space="preserve">s. Therefore an educational </w:t>
      </w:r>
      <w:r w:rsidR="00E82644" w:rsidRPr="00E82644">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E82644" w:rsidRPr="00E82644">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D25F4F" w:rsidRPr="00D25F4F">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E82644" w:rsidRPr="00E82644">
        <w:rPr>
          <w:rStyle w:val="tlid-translation"/>
          <w:b w:val="0"/>
          <w:i/>
          <w:lang w:val="en"/>
        </w:rPr>
        <w:t>game</w:t>
      </w:r>
      <w:r w:rsidRPr="00A10B65">
        <w:rPr>
          <w:rStyle w:val="tlid-translation"/>
          <w:b w:val="0"/>
          <w:i/>
          <w:lang w:val="en"/>
        </w:rPr>
        <w:t xml:space="preserve"> introduction to climate and weather is an interesting and easy to use </w:t>
      </w:r>
      <w:r w:rsidR="00E82644" w:rsidRPr="00E82644">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82644" w:rsidRPr="00E82644">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82644" w:rsidRPr="00E82644">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82644" w:rsidRPr="00E82644">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82644" w:rsidRPr="00E82644">
        <w:rPr>
          <w:i/>
        </w:rPr>
        <w:t>game</w:t>
      </w:r>
      <w:r>
        <w:rPr>
          <w:i/>
        </w:rPr>
        <w:t xml:space="preserve">. </w:t>
      </w:r>
      <w:r>
        <w:t xml:space="preserve">Guru dapat memilih </w:t>
      </w:r>
      <w:r w:rsidR="00E82644" w:rsidRPr="00E82644">
        <w:rPr>
          <w:i/>
        </w:rPr>
        <w:t>game</w:t>
      </w:r>
      <w:r>
        <w:rPr>
          <w:i/>
        </w:rPr>
        <w:t xml:space="preserve"> </w:t>
      </w:r>
      <w:r>
        <w:t xml:space="preserve">yang sesuai dengan tujuan pembelajaran. Apabila guru dapat menggunakan </w:t>
      </w:r>
      <w:r w:rsidR="00E82644" w:rsidRPr="00E82644">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82644" w:rsidRPr="00E82644">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82644" w:rsidRPr="00E82644">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82644" w:rsidRPr="00E82644">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82644" w:rsidRPr="00E82644">
        <w:rPr>
          <w:i/>
        </w:rPr>
        <w:t>game</w:t>
      </w:r>
      <w:r w:rsidR="000A056B">
        <w:rPr>
          <w:i/>
        </w:rPr>
        <w:t xml:space="preserve"> </w:t>
      </w:r>
      <w:r w:rsidR="000A056B">
        <w:t xml:space="preserve">edukasi bisa mengubah cara belajar konvensional menjadi </w:t>
      </w:r>
      <w:r w:rsidR="0066316F">
        <w:t xml:space="preserve">belajar simulasi </w:t>
      </w:r>
      <w:r w:rsidR="00E82644" w:rsidRPr="00E82644">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E82644" w:rsidRPr="00E82644">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E82644" w:rsidRPr="00E82644">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E82644" w:rsidRPr="00E82644">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E82644" w:rsidRPr="00E82644">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E82644" w:rsidRPr="00E82644">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E82644" w:rsidRPr="00E82644">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82644" w:rsidRPr="00E82644">
        <w:rPr>
          <w:i/>
        </w:rPr>
        <w:t>game</w:t>
      </w:r>
      <w:r>
        <w:t xml:space="preserve"> adalah salah satu metode yang efektif dan membuat materi yang disampaikan mudah diterima oleh anak-anak. Oleh karena itu peneliti ingin membuat </w:t>
      </w:r>
      <w:r w:rsidR="00E82644" w:rsidRPr="00E82644">
        <w:rPr>
          <w:i/>
        </w:rPr>
        <w:t>game</w:t>
      </w:r>
      <w:r>
        <w:t xml:space="preserve"> edukasi yang dapat membantu siswa dalam belajar mengenal iklim dan cuaca di sekitar me</w:t>
      </w:r>
      <w:r w:rsidR="0061214E">
        <w:t>reka dengan cara yang menyenang</w:t>
      </w:r>
      <w:r>
        <w:t>kan.</w:t>
      </w:r>
      <w:r w:rsidR="006B1A34">
        <w:t xml:space="preserve"> </w:t>
      </w:r>
      <w:r w:rsidR="00E82644" w:rsidRPr="00E82644">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82644" w:rsidRPr="00E82644">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82644" w:rsidRPr="00E82644">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3E712194" wp14:editId="1521F5B2">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82644" w:rsidRPr="00E82644">
        <w:rPr>
          <w:i/>
        </w:rPr>
        <w:t>game</w:t>
      </w:r>
      <w:r w:rsidR="00A40150">
        <w:t>.</w:t>
      </w:r>
      <w:r w:rsidR="00086164">
        <w:t xml:space="preserve"> </w:t>
      </w:r>
      <w:r w:rsidR="00A40150">
        <w:t>B</w:t>
      </w:r>
      <w:r w:rsidR="00A40A2B">
        <w:t xml:space="preserve">ertujuan </w:t>
      </w:r>
      <w:r w:rsidR="00C80E16">
        <w:t xml:space="preserve">agar </w:t>
      </w:r>
      <w:r w:rsidR="00E82644" w:rsidRPr="00E82644">
        <w:rPr>
          <w:i/>
        </w:rPr>
        <w:t>game</w:t>
      </w:r>
      <w:r w:rsidR="00C80E16">
        <w:t xml:space="preserve"> yang dibuat dapat sesuai </w:t>
      </w:r>
      <w:r w:rsidR="00B329CA">
        <w:t>konsep</w:t>
      </w:r>
      <w:r w:rsidR="008B7C00">
        <w:t xml:space="preserve"> yang telah direncanakan</w:t>
      </w:r>
      <w:r w:rsidR="00E97AA8">
        <w:t xml:space="preserve">. Konsep </w:t>
      </w:r>
      <w:r w:rsidR="00E82644" w:rsidRPr="00E82644">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82644" w:rsidRPr="00E82644">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82644" w:rsidRPr="00E82644">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D25F4F" w:rsidRPr="00D25F4F">
        <w:rPr>
          <w:b w:val="0"/>
          <w:i/>
        </w:rPr>
        <w:t>user</w:t>
      </w:r>
      <w:r>
        <w:rPr>
          <w:b w:val="0"/>
        </w:rPr>
        <w:t xml:space="preserve"> dapat melakukan beberapa hal antara lain memainkan </w:t>
      </w:r>
      <w:r w:rsidR="00E82644" w:rsidRPr="00E82644">
        <w:rPr>
          <w:b w:val="0"/>
          <w:i/>
        </w:rPr>
        <w:t>game</w:t>
      </w:r>
      <w:r>
        <w:rPr>
          <w:b w:val="0"/>
        </w:rPr>
        <w:t xml:space="preserve">, melihat materi, menjawab kuis, melihat informasi </w:t>
      </w:r>
      <w:r w:rsidR="00E82644" w:rsidRPr="00E82644">
        <w:rPr>
          <w:b w:val="0"/>
          <w:i/>
        </w:rPr>
        <w:t>game</w:t>
      </w:r>
      <w:r>
        <w:rPr>
          <w:b w:val="0"/>
          <w:i/>
        </w:rPr>
        <w:t xml:space="preserve"> </w:t>
      </w:r>
      <w:r>
        <w:rPr>
          <w:b w:val="0"/>
        </w:rPr>
        <w:t xml:space="preserve">dan keluar dari </w:t>
      </w:r>
      <w:r w:rsidR="00E82644" w:rsidRPr="00E82644">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52DB79B7" wp14:editId="48D94955">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52DF1247" wp14:editId="52CD03CF">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D25F4F" w:rsidRPr="00D25F4F">
        <w:rPr>
          <w:i/>
        </w:rPr>
        <w:t>user</w:t>
      </w:r>
      <w:r>
        <w:rPr>
          <w:i/>
        </w:rPr>
        <w:t xml:space="preserve"> </w:t>
      </w:r>
      <w:r w:rsidR="0016597A">
        <w:t xml:space="preserve">memulai </w:t>
      </w:r>
      <w:r w:rsidR="00E82644" w:rsidRPr="00E82644">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82644" w:rsidRPr="00E82644">
        <w:rPr>
          <w:i/>
        </w:rPr>
        <w:t>game</w:t>
      </w:r>
      <w:r w:rsidR="0016597A">
        <w:t>.</w:t>
      </w:r>
      <w:r w:rsidR="0099021E">
        <w:t xml:space="preserve"> Jika </w:t>
      </w:r>
      <w:r w:rsidR="00D25F4F" w:rsidRPr="00D25F4F">
        <w:rPr>
          <w:i/>
        </w:rPr>
        <w:t>user</w:t>
      </w:r>
      <w:r w:rsidR="0099021E">
        <w:rPr>
          <w:i/>
        </w:rPr>
        <w:t xml:space="preserve"> </w:t>
      </w:r>
      <w:r w:rsidR="0099021E">
        <w:t xml:space="preserve">menang maka </w:t>
      </w:r>
      <w:r w:rsidR="00D25F4F" w:rsidRPr="00D25F4F">
        <w:rPr>
          <w:i/>
        </w:rPr>
        <w:t>user</w:t>
      </w:r>
      <w:r w:rsidR="0099021E">
        <w:rPr>
          <w:i/>
        </w:rPr>
        <w:t xml:space="preserve"> </w:t>
      </w:r>
      <w:r w:rsidR="0099021E">
        <w:t xml:space="preserve">bisa lanjut ke level berikutnya, namun jika kalah maka </w:t>
      </w:r>
      <w:r w:rsidR="00D25F4F" w:rsidRPr="00D25F4F">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1E180A1F" wp14:editId="1B490CA6">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D25F4F" w:rsidRPr="00D25F4F">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5C76F76C" wp14:editId="5AFED023">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D25F4F" w:rsidRPr="00D25F4F">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D25F4F" w:rsidRPr="00D25F4F">
        <w:rPr>
          <w:i/>
        </w:rPr>
        <w:t>user</w:t>
      </w:r>
      <w:r w:rsidR="002763E5">
        <w:t xml:space="preserve"> bisa memilih apakah mau mengulangi kuis atau keluar dari </w:t>
      </w:r>
      <w:r w:rsidR="00E82644" w:rsidRPr="00E82644">
        <w:rPr>
          <w:i/>
        </w:rPr>
        <w:t>game</w:t>
      </w:r>
      <w:r w:rsidR="002763E5">
        <w:rPr>
          <w:i/>
        </w:rPr>
        <w:t>.</w:t>
      </w:r>
    </w:p>
    <w:p w:rsidR="006656A3" w:rsidRDefault="0044740D" w:rsidP="00C45A36">
      <w:pPr>
        <w:jc w:val="center"/>
      </w:pPr>
      <w:r>
        <w:drawing>
          <wp:inline distT="0" distB="0" distL="0" distR="0" wp14:anchorId="7C83A9C0" wp14:editId="62141F3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sidR="00D25F4F" w:rsidRPr="00D25F4F">
        <w:rPr>
          <w:i/>
        </w:rPr>
        <w:t>user</w:t>
      </w:r>
      <w:r>
        <w:rPr>
          <w:i/>
        </w:rPr>
        <w:t xml:space="preserve"> </w:t>
      </w:r>
      <w:r w:rsidR="00F44B5F">
        <w:t xml:space="preserve">melihat informasi </w:t>
      </w:r>
      <w:r w:rsidR="00E82644" w:rsidRPr="00E82644">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82644" w:rsidRPr="00E82644">
        <w:rPr>
          <w:i/>
        </w:rPr>
        <w:t>game</w:t>
      </w:r>
      <w:r>
        <w:t>.</w:t>
      </w:r>
    </w:p>
    <w:p w:rsidR="001175E7" w:rsidRPr="001C21E9" w:rsidRDefault="00475065" w:rsidP="001175E7">
      <w:pPr>
        <w:pStyle w:val="Subjudul3"/>
        <w:ind w:left="851" w:hanging="567"/>
      </w:pPr>
      <w:r>
        <w:rPr>
          <w:i/>
        </w:rPr>
        <w:lastRenderedPageBreak/>
        <w:t>Storyboar</w:t>
      </w:r>
      <w:r w:rsidR="00D12889" w:rsidRPr="000533E6">
        <w:rPr>
          <w:i/>
        </w:rPr>
        <w:t>d</w:t>
      </w:r>
    </w:p>
    <w:p w:rsidR="001C21E9" w:rsidRPr="00691BF8" w:rsidRDefault="001C21E9" w:rsidP="00DC4935">
      <w:pPr>
        <w:pStyle w:val="Subjudul3"/>
        <w:numPr>
          <w:ilvl w:val="0"/>
          <w:numId w:val="0"/>
        </w:numPr>
        <w:ind w:left="284" w:firstLine="567"/>
        <w:rPr>
          <w:b w:val="0"/>
        </w:rPr>
      </w:pPr>
      <w:r w:rsidRPr="001C21E9">
        <w:rPr>
          <w:b w:val="0"/>
        </w:rPr>
        <w:t>Story</w:t>
      </w:r>
      <w:r>
        <w:rPr>
          <w:b w:val="0"/>
        </w:rPr>
        <w:t>board adalah rangkaian sketsa yang menggambarkan alur</w:t>
      </w:r>
      <w:r w:rsidR="00E3050D">
        <w:rPr>
          <w:b w:val="0"/>
        </w:rPr>
        <w:t xml:space="preserve"> </w:t>
      </w:r>
      <w:r w:rsidR="00BB08F5">
        <w:rPr>
          <w:b w:val="0"/>
        </w:rPr>
        <w:t>dari</w:t>
      </w:r>
      <w:r>
        <w:rPr>
          <w:b w:val="0"/>
        </w:rPr>
        <w:t xml:space="preserve"> </w:t>
      </w:r>
      <w:r>
        <w:rPr>
          <w:b w:val="0"/>
          <w:i/>
        </w:rPr>
        <w:t xml:space="preserve">game </w:t>
      </w:r>
      <w:r>
        <w:rPr>
          <w:b w:val="0"/>
        </w:rPr>
        <w:t>yang jelaskan secara rinci</w:t>
      </w:r>
      <w:r w:rsidR="00A74080">
        <w:rPr>
          <w:b w:val="0"/>
        </w:rPr>
        <w:t xml:space="preserve"> dan lengkap</w:t>
      </w:r>
      <w:r>
        <w:rPr>
          <w:b w:val="0"/>
        </w:rPr>
        <w:t>.</w:t>
      </w:r>
      <w:r w:rsidR="00691BF8">
        <w:rPr>
          <w:b w:val="0"/>
        </w:rPr>
        <w:t xml:space="preserve"> Gambaran</w:t>
      </w:r>
      <w:r w:rsidR="00B75609">
        <w:rPr>
          <w:b w:val="0"/>
        </w:rPr>
        <w:t xml:space="preserve"> lengkap</w:t>
      </w:r>
      <w:r w:rsidR="00691BF8">
        <w:rPr>
          <w:b w:val="0"/>
        </w:rPr>
        <w:t xml:space="preserve"> mengenai </w:t>
      </w:r>
      <w:r w:rsidR="00691BF8">
        <w:rPr>
          <w:b w:val="0"/>
          <w:i/>
        </w:rPr>
        <w:t>storyboard</w:t>
      </w:r>
      <w:r w:rsidR="00691BF8">
        <w:rPr>
          <w:b w:val="0"/>
        </w:rPr>
        <w:t xml:space="preserve"> bisa dilihat pada tabel 2.</w:t>
      </w:r>
    </w:p>
    <w:p w:rsidR="001175E7" w:rsidRPr="001175E7" w:rsidRDefault="001175E7" w:rsidP="001175E7">
      <w:pPr>
        <w:pStyle w:val="Subjudul3"/>
        <w:numPr>
          <w:ilvl w:val="0"/>
          <w:numId w:val="0"/>
        </w:numPr>
        <w:ind w:left="851"/>
        <w:jc w:val="center"/>
        <w:rPr>
          <w:b w:val="0"/>
        </w:rPr>
      </w:pPr>
      <w:r w:rsidRPr="001175E7">
        <w:rPr>
          <w:b w:val="0"/>
        </w:rPr>
        <w:t xml:space="preserve">Tabel 2. </w:t>
      </w:r>
      <w:r w:rsidRPr="001175E7">
        <w:rPr>
          <w:b w:val="0"/>
          <w:i/>
        </w:rPr>
        <w:t>Storyboard</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7567B" w:rsidRPr="001F6BE1" w:rsidTr="00B26617">
        <w:trPr>
          <w:trHeight w:val="283"/>
          <w:tblHeader/>
        </w:trPr>
        <w:tc>
          <w:tcPr>
            <w:tcW w:w="3969" w:type="dxa"/>
            <w:vAlign w:val="center"/>
          </w:tcPr>
          <w:p w:rsidR="0047567B" w:rsidRPr="001F6BE1" w:rsidRDefault="00885E6F" w:rsidP="00BD6D7E">
            <w:pPr>
              <w:spacing w:after="0"/>
              <w:ind w:firstLine="0"/>
              <w:jc w:val="center"/>
              <w:rPr>
                <w:b/>
                <w:sz w:val="22"/>
                <w:szCs w:val="22"/>
              </w:rPr>
            </w:pPr>
            <w:r>
              <w:rPr>
                <w:b/>
                <w:sz w:val="22"/>
                <w:szCs w:val="22"/>
              </w:rPr>
              <w:t>Gambar</w:t>
            </w:r>
          </w:p>
        </w:tc>
        <w:tc>
          <w:tcPr>
            <w:tcW w:w="5103" w:type="dxa"/>
            <w:vAlign w:val="center"/>
          </w:tcPr>
          <w:p w:rsidR="0047567B" w:rsidRPr="001F6BE1" w:rsidRDefault="0047567B" w:rsidP="0047567B">
            <w:pPr>
              <w:spacing w:after="0"/>
              <w:ind w:firstLine="34"/>
              <w:jc w:val="center"/>
              <w:rPr>
                <w:b/>
                <w:sz w:val="22"/>
                <w:szCs w:val="22"/>
              </w:rPr>
            </w:pPr>
            <w:r w:rsidRPr="001F6BE1">
              <w:rPr>
                <w:b/>
                <w:sz w:val="22"/>
                <w:szCs w:val="22"/>
              </w:rPr>
              <w:t>Keterangan</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1EB71CFA" wp14:editId="71DF6C66">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D406A6" w:rsidRPr="001F6BE1" w:rsidRDefault="00A72BFA" w:rsidP="00BD6D7E">
            <w:pPr>
              <w:spacing w:after="0"/>
              <w:ind w:firstLine="34"/>
              <w:rPr>
                <w:sz w:val="22"/>
                <w:szCs w:val="22"/>
              </w:rPr>
            </w:pPr>
            <w:r w:rsidRPr="001F6BE1">
              <w:rPr>
                <w:sz w:val="22"/>
                <w:szCs w:val="22"/>
              </w:rPr>
              <w:t>H</w:t>
            </w:r>
            <w:r w:rsidR="00D406A6" w:rsidRPr="001F6BE1">
              <w:rPr>
                <w:sz w:val="22"/>
                <w:szCs w:val="22"/>
              </w:rPr>
              <w:t>alaman yang</w:t>
            </w:r>
            <w:r w:rsidRPr="001F6BE1">
              <w:rPr>
                <w:sz w:val="22"/>
                <w:szCs w:val="22"/>
              </w:rPr>
              <w:t xml:space="preserve"> muncul</w:t>
            </w:r>
            <w:r w:rsidR="00D406A6" w:rsidRPr="001F6BE1">
              <w:rPr>
                <w:sz w:val="22"/>
                <w:szCs w:val="22"/>
              </w:rPr>
              <w:t xml:space="preserve"> pertama kali</w:t>
            </w:r>
            <w:r w:rsidR="004971B8" w:rsidRPr="001F6BE1">
              <w:rPr>
                <w:sz w:val="22"/>
                <w:szCs w:val="22"/>
              </w:rPr>
              <w:t xml:space="preserve"> setelah</w:t>
            </w:r>
            <w:r w:rsidRPr="001F6BE1">
              <w:rPr>
                <w:sz w:val="22"/>
                <w:szCs w:val="22"/>
              </w:rPr>
              <w:t xml:space="preserve"> </w:t>
            </w:r>
            <w:r w:rsidR="00E82644" w:rsidRPr="001F6BE1">
              <w:rPr>
                <w:i/>
                <w:sz w:val="22"/>
                <w:szCs w:val="22"/>
              </w:rPr>
              <w:t>game</w:t>
            </w:r>
            <w:r w:rsidRPr="001F6BE1">
              <w:rPr>
                <w:sz w:val="22"/>
                <w:szCs w:val="22"/>
              </w:rPr>
              <w:t xml:space="preserve"> dibuka</w:t>
            </w:r>
            <w:r w:rsidR="00D406A6" w:rsidRPr="001F6BE1">
              <w:rPr>
                <w:sz w:val="22"/>
                <w:szCs w:val="22"/>
              </w:rPr>
              <w:t xml:space="preserve"> adalah halaman awal. Halaman awal terdiri dari lima tombol menu utama yaitu tombol menu main, menu materi, menu kuis dan menu tentang. Serta tiga tombol tambahan yaitu tombol reset, musik dan keluar.</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34E8423" wp14:editId="162FE897">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F11EE8" w:rsidP="00BD6D7E">
            <w:pPr>
              <w:spacing w:after="0"/>
              <w:ind w:firstLine="34"/>
              <w:rPr>
                <w:sz w:val="22"/>
                <w:szCs w:val="22"/>
              </w:rPr>
            </w:pPr>
            <w:r>
              <w:rPr>
                <w:i/>
                <w:sz w:val="22"/>
                <w:szCs w:val="22"/>
              </w:rPr>
              <w:t>User</w:t>
            </w:r>
            <w:r>
              <w:rPr>
                <w:sz w:val="22"/>
                <w:szCs w:val="22"/>
              </w:rPr>
              <w:t xml:space="preserve"> bisa memainkan </w:t>
            </w:r>
            <w:r>
              <w:rPr>
                <w:i/>
                <w:sz w:val="22"/>
                <w:szCs w:val="22"/>
              </w:rPr>
              <w:t xml:space="preserve">game </w:t>
            </w:r>
            <w:r>
              <w:rPr>
                <w:sz w:val="22"/>
                <w:szCs w:val="22"/>
              </w:rPr>
              <w:t>dengan cara menekan tombol main</w:t>
            </w:r>
            <w:r w:rsidR="00127AF9">
              <w:rPr>
                <w:sz w:val="22"/>
                <w:szCs w:val="22"/>
              </w:rPr>
              <w:t>,</w:t>
            </w:r>
            <w:r>
              <w:rPr>
                <w:sz w:val="22"/>
                <w:szCs w:val="22"/>
              </w:rPr>
              <w:t xml:space="preserve"> setelah menekan tombol main</w:t>
            </w:r>
            <w:r w:rsidR="00D406A6" w:rsidRPr="001F6BE1">
              <w:rPr>
                <w:sz w:val="22"/>
                <w:szCs w:val="22"/>
              </w:rPr>
              <w:t xml:space="preserve"> maka akan muncul</w:t>
            </w:r>
            <w:r>
              <w:rPr>
                <w:sz w:val="22"/>
                <w:szCs w:val="22"/>
              </w:rPr>
              <w:t xml:space="preserve"> halaman dengan</w:t>
            </w:r>
            <w:r w:rsidR="00D406A6" w:rsidRPr="001F6BE1">
              <w:rPr>
                <w:sz w:val="22"/>
                <w:szCs w:val="22"/>
              </w:rPr>
              <w:t xml:space="preserve"> dua pilihan </w:t>
            </w:r>
            <w:r w:rsidR="00E82644" w:rsidRPr="001F6BE1">
              <w:rPr>
                <w:i/>
                <w:sz w:val="22"/>
                <w:szCs w:val="22"/>
              </w:rPr>
              <w:t>game</w:t>
            </w:r>
            <w:r w:rsidR="00023946">
              <w:rPr>
                <w:i/>
                <w:sz w:val="22"/>
                <w:szCs w:val="22"/>
              </w:rPr>
              <w:t>,</w:t>
            </w:r>
            <w:r w:rsidR="00D406A6" w:rsidRPr="001F6BE1">
              <w:rPr>
                <w:sz w:val="22"/>
                <w:szCs w:val="22"/>
              </w:rPr>
              <w:t xml:space="preserve"> yaitu </w:t>
            </w:r>
            <w:r w:rsidR="00E82644" w:rsidRPr="001F6BE1">
              <w:rPr>
                <w:i/>
                <w:sz w:val="22"/>
                <w:szCs w:val="22"/>
              </w:rPr>
              <w:t>game</w:t>
            </w:r>
            <w:r w:rsidR="00D406A6" w:rsidRPr="001F6BE1">
              <w:rPr>
                <w:sz w:val="22"/>
                <w:szCs w:val="22"/>
              </w:rPr>
              <w:t xml:space="preserve"> tebak gambar dan </w:t>
            </w:r>
            <w:r w:rsidR="00E82644" w:rsidRPr="001F6BE1">
              <w:rPr>
                <w:i/>
                <w:sz w:val="22"/>
                <w:szCs w:val="22"/>
              </w:rPr>
              <w:t>game</w:t>
            </w:r>
            <w:r w:rsidR="00D406A6" w:rsidRPr="001F6BE1">
              <w:rPr>
                <w:sz w:val="22"/>
                <w:szCs w:val="22"/>
              </w:rPr>
              <w:t xml:space="preserve"> puzzle. </w:t>
            </w:r>
            <w:r w:rsidR="00D25F4F" w:rsidRPr="001F6BE1">
              <w:rPr>
                <w:i/>
                <w:sz w:val="22"/>
                <w:szCs w:val="22"/>
              </w:rPr>
              <w:t>User</w:t>
            </w:r>
            <w:r w:rsidR="00D406A6" w:rsidRPr="001F6BE1">
              <w:rPr>
                <w:sz w:val="22"/>
                <w:szCs w:val="22"/>
              </w:rPr>
              <w:t xml:space="preserve"> bisa memilih </w:t>
            </w:r>
            <w:r w:rsidR="00E82644" w:rsidRPr="001F6BE1">
              <w:rPr>
                <w:i/>
                <w:sz w:val="22"/>
                <w:szCs w:val="22"/>
              </w:rPr>
              <w:t>game</w:t>
            </w:r>
            <w:r w:rsidR="00D406A6" w:rsidRPr="001F6BE1">
              <w:rPr>
                <w:sz w:val="22"/>
                <w:szCs w:val="22"/>
              </w:rPr>
              <w:t xml:space="preserve"> mana yang akan dimainkan dengan cara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6FAB356" wp14:editId="1ABEB2DA">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ilih </w:t>
            </w:r>
            <w:r w:rsidR="00E82644" w:rsidRPr="001F6BE1">
              <w:rPr>
                <w:i/>
                <w:sz w:val="22"/>
                <w:szCs w:val="22"/>
              </w:rPr>
              <w:t>game</w:t>
            </w:r>
            <w:r w:rsidR="007B3784" w:rsidRPr="001F6BE1">
              <w:rPr>
                <w:sz w:val="22"/>
                <w:szCs w:val="22"/>
              </w:rPr>
              <w:t>,</w:t>
            </w:r>
            <w:r w:rsidRPr="001F6BE1">
              <w:rPr>
                <w:sz w:val="22"/>
                <w:szCs w:val="22"/>
              </w:rPr>
              <w:t xml:space="preserve"> </w:t>
            </w:r>
            <w:r w:rsidR="00D25F4F" w:rsidRPr="001F6BE1">
              <w:rPr>
                <w:i/>
                <w:sz w:val="22"/>
                <w:szCs w:val="22"/>
              </w:rPr>
              <w:t>user</w:t>
            </w:r>
            <w:r w:rsidRPr="001F6BE1">
              <w:rPr>
                <w:sz w:val="22"/>
                <w:szCs w:val="22"/>
              </w:rPr>
              <w:t xml:space="preserve"> akan masuk ke dalam halaman level </w:t>
            </w:r>
            <w:r w:rsidR="00E82644" w:rsidRPr="001F6BE1">
              <w:rPr>
                <w:i/>
                <w:sz w:val="22"/>
                <w:szCs w:val="22"/>
              </w:rPr>
              <w:t>game</w:t>
            </w:r>
            <w:r w:rsidRPr="001F6BE1">
              <w:rPr>
                <w:sz w:val="22"/>
                <w:szCs w:val="22"/>
              </w:rPr>
              <w:t xml:space="preserve">. Sebelum </w:t>
            </w:r>
            <w:r w:rsidR="00D25F4F" w:rsidRPr="001F6BE1">
              <w:rPr>
                <w:i/>
                <w:sz w:val="22"/>
                <w:szCs w:val="22"/>
              </w:rPr>
              <w:t>user</w:t>
            </w:r>
            <w:r w:rsidRPr="001F6BE1">
              <w:rPr>
                <w:sz w:val="22"/>
                <w:szCs w:val="22"/>
              </w:rPr>
              <w:t xml:space="preserve"> memainkan </w:t>
            </w:r>
            <w:r w:rsidR="00E82644" w:rsidRPr="001F6BE1">
              <w:rPr>
                <w:i/>
                <w:sz w:val="22"/>
                <w:szCs w:val="22"/>
              </w:rPr>
              <w:t>game</w:t>
            </w:r>
            <w:r w:rsidR="00747EA7">
              <w:rPr>
                <w:i/>
                <w:sz w:val="22"/>
                <w:szCs w:val="22"/>
              </w:rPr>
              <w:t>,</w:t>
            </w:r>
            <w:r w:rsidRPr="001F6BE1">
              <w:rPr>
                <w:sz w:val="22"/>
                <w:szCs w:val="22"/>
              </w:rPr>
              <w:t xml:space="preserve"> </w:t>
            </w:r>
            <w:r w:rsidR="00D25F4F" w:rsidRPr="001F6BE1">
              <w:rPr>
                <w:i/>
                <w:sz w:val="22"/>
                <w:szCs w:val="22"/>
              </w:rPr>
              <w:t>user</w:t>
            </w:r>
            <w:r w:rsidRPr="001F6BE1">
              <w:rPr>
                <w:sz w:val="22"/>
                <w:szCs w:val="22"/>
              </w:rPr>
              <w:t xml:space="preserve"> bisa melihat tutorial cara memainkan </w:t>
            </w:r>
            <w:r w:rsidR="00E82644" w:rsidRPr="001F6BE1">
              <w:rPr>
                <w:i/>
                <w:sz w:val="22"/>
                <w:szCs w:val="22"/>
              </w:rPr>
              <w:t>game</w:t>
            </w:r>
            <w:r w:rsidRPr="001F6BE1">
              <w:rPr>
                <w:sz w:val="22"/>
                <w:szCs w:val="22"/>
              </w:rPr>
              <w:t xml:space="preserve"> dengan cara menekan tombol tanda tanya di kanan atas. Setelah membaca tutorial, </w:t>
            </w:r>
            <w:r w:rsidR="00D25F4F" w:rsidRPr="001F6BE1">
              <w:rPr>
                <w:i/>
                <w:sz w:val="22"/>
                <w:szCs w:val="22"/>
              </w:rPr>
              <w:t>user</w:t>
            </w:r>
            <w:r w:rsidRPr="001F6BE1">
              <w:rPr>
                <w:sz w:val="22"/>
                <w:szCs w:val="22"/>
              </w:rPr>
              <w:t xml:space="preserve"> bisa memainkan </w:t>
            </w:r>
            <w:r w:rsidR="00E82644" w:rsidRPr="001F6BE1">
              <w:rPr>
                <w:i/>
                <w:sz w:val="22"/>
                <w:szCs w:val="22"/>
              </w:rPr>
              <w:t>game</w:t>
            </w:r>
            <w:r w:rsidRPr="001F6BE1">
              <w:rPr>
                <w:sz w:val="22"/>
                <w:szCs w:val="22"/>
              </w:rPr>
              <w:t xml:space="preserve"> dengan menekan tombol level.</w:t>
            </w:r>
            <w:r w:rsidR="00167239">
              <w:rPr>
                <w:sz w:val="22"/>
                <w:szCs w:val="22"/>
              </w:rPr>
              <w:t xml:space="preserve"> Setiap level </w:t>
            </w:r>
            <w:r w:rsidR="00167239" w:rsidRPr="00167239">
              <w:rPr>
                <w:i/>
                <w:sz w:val="22"/>
                <w:szCs w:val="22"/>
              </w:rPr>
              <w:t>game</w:t>
            </w:r>
            <w:r w:rsidR="00167239">
              <w:rPr>
                <w:sz w:val="22"/>
                <w:szCs w:val="22"/>
              </w:rPr>
              <w:t xml:space="preserve"> memiliki tingkat kesulitan yang berbeda-beda.</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0E0090C" wp14:editId="4DC7DF82">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level maka tampilan </w:t>
            </w:r>
            <w:r w:rsidR="00E82644" w:rsidRPr="001F6BE1">
              <w:rPr>
                <w:i/>
                <w:sz w:val="22"/>
                <w:szCs w:val="22"/>
              </w:rPr>
              <w:t>game</w:t>
            </w:r>
            <w:r w:rsidRPr="001F6BE1">
              <w:rPr>
                <w:sz w:val="22"/>
                <w:szCs w:val="22"/>
              </w:rPr>
              <w:t xml:space="preserve"> akan muncul. 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tebak gambar maka tampilannya akan seperti gambar disamping.  </w:t>
            </w:r>
            <w:r w:rsidR="00D25F4F" w:rsidRPr="001F6BE1">
              <w:rPr>
                <w:i/>
                <w:sz w:val="22"/>
                <w:szCs w:val="22"/>
              </w:rPr>
              <w:t>User</w:t>
            </w:r>
            <w:r w:rsidRPr="001F6BE1">
              <w:rPr>
                <w:sz w:val="22"/>
                <w:szCs w:val="22"/>
              </w:rPr>
              <w:t xml:space="preserve"> bisa menjawab pertanyaan dengan cara menarik huruf acak dan menyusunnya ke dalam kotak kosong</w:t>
            </w:r>
            <w:r w:rsidR="009F0986">
              <w:rPr>
                <w:sz w:val="22"/>
                <w:szCs w:val="22"/>
              </w:rPr>
              <w:t>,</w:t>
            </w:r>
            <w:r w:rsidRPr="001F6BE1">
              <w:rPr>
                <w:sz w:val="22"/>
                <w:szCs w:val="22"/>
              </w:rPr>
              <w:t xml:space="preserve"> dengan bantuan 4 gambar disamping pertanyaan</w:t>
            </w:r>
            <w:r w:rsidR="0069440F">
              <w:rPr>
                <w:sz w:val="22"/>
                <w:szCs w:val="22"/>
              </w:rPr>
              <w:t xml:space="preserve"> sebagai petunjuk</w:t>
            </w:r>
            <w:r w:rsidRPr="001F6BE1">
              <w:rPr>
                <w:sz w:val="22"/>
                <w:szCs w:val="22"/>
              </w:rPr>
              <w:t xml:space="preserve">. </w:t>
            </w:r>
            <w:r w:rsidR="00D25F4F" w:rsidRPr="001F6BE1">
              <w:rPr>
                <w:i/>
                <w:sz w:val="22"/>
                <w:szCs w:val="22"/>
              </w:rPr>
              <w:t>User</w:t>
            </w:r>
            <w:r w:rsidRPr="001F6BE1">
              <w:rPr>
                <w:sz w:val="22"/>
                <w:szCs w:val="22"/>
              </w:rPr>
              <w:t xml:space="preserve"> harus menjawab pertanyaan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07D66961" wp14:editId="479557F9">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puzzle maka tampilan yang muncul pertama kali akan seperti gambar disamping.  </w:t>
            </w:r>
            <w:r w:rsidR="00D25F4F" w:rsidRPr="001F6BE1">
              <w:rPr>
                <w:i/>
                <w:sz w:val="22"/>
                <w:szCs w:val="22"/>
              </w:rPr>
              <w:t>User</w:t>
            </w:r>
            <w:r w:rsidRPr="001F6BE1">
              <w:rPr>
                <w:sz w:val="22"/>
                <w:szCs w:val="22"/>
              </w:rPr>
              <w:t xml:space="preserve"> diminta membaca petunjuk yang ada sebelum memainkan puzzle. Setelah </w:t>
            </w:r>
            <w:r w:rsidR="00D25F4F" w:rsidRPr="001F6BE1">
              <w:rPr>
                <w:i/>
                <w:sz w:val="22"/>
                <w:szCs w:val="22"/>
              </w:rPr>
              <w:t>user</w:t>
            </w:r>
            <w:r w:rsidRPr="001F6BE1">
              <w:rPr>
                <w:sz w:val="22"/>
                <w:szCs w:val="22"/>
              </w:rPr>
              <w:t xml:space="preserve"> membaca semua petunjuk yang ada, </w:t>
            </w:r>
            <w:r w:rsidR="00D25F4F" w:rsidRPr="001F6BE1">
              <w:rPr>
                <w:i/>
                <w:sz w:val="22"/>
                <w:szCs w:val="22"/>
              </w:rPr>
              <w:t>user</w:t>
            </w:r>
            <w:r w:rsidRPr="001F6BE1">
              <w:rPr>
                <w:sz w:val="22"/>
                <w:szCs w:val="22"/>
              </w:rPr>
              <w:t xml:space="preserve"> bisa memulai </w:t>
            </w:r>
            <w:r w:rsidR="00E82644" w:rsidRPr="001F6BE1">
              <w:rPr>
                <w:i/>
                <w:sz w:val="22"/>
                <w:szCs w:val="22"/>
              </w:rPr>
              <w:t>game</w:t>
            </w:r>
            <w:r w:rsidRPr="001F6BE1">
              <w:rPr>
                <w:sz w:val="22"/>
                <w:szCs w:val="22"/>
              </w:rPr>
              <w:t xml:space="preserve"> dengan cara menekan tombol mula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lastRenderedPageBreak/>
              <w:drawing>
                <wp:inline distT="0" distB="0" distL="0" distR="0" wp14:anchorId="475CCBF7" wp14:editId="4E099AC5">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mulai maka puzzle akan tampil, </w:t>
            </w:r>
            <w:r w:rsidR="00D25F4F" w:rsidRPr="001F6BE1">
              <w:rPr>
                <w:i/>
                <w:sz w:val="22"/>
                <w:szCs w:val="22"/>
              </w:rPr>
              <w:t>user</w:t>
            </w:r>
            <w:r w:rsidRPr="001F6BE1">
              <w:rPr>
                <w:sz w:val="22"/>
                <w:szCs w:val="22"/>
              </w:rPr>
              <w:t xml:space="preserve"> diminta menyusun kembali puzzle acak dengan bantuan petunjuk yang telah dibaca sebelumnya. </w:t>
            </w:r>
            <w:r w:rsidR="00D25F4F" w:rsidRPr="001F6BE1">
              <w:rPr>
                <w:i/>
                <w:sz w:val="22"/>
                <w:szCs w:val="22"/>
              </w:rPr>
              <w:t>User</w:t>
            </w:r>
            <w:r w:rsidRPr="001F6BE1">
              <w:rPr>
                <w:sz w:val="22"/>
                <w:szCs w:val="22"/>
              </w:rPr>
              <w:t xml:space="preserve"> harus menyelesaikan puzzle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618361D0" wp14:editId="084C5822">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Jika </w:t>
            </w:r>
            <w:r w:rsidR="00D25F4F" w:rsidRPr="001F6BE1">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D25F4F" w:rsidRPr="001F6BE1">
              <w:rPr>
                <w:i/>
                <w:sz w:val="22"/>
                <w:szCs w:val="22"/>
              </w:rPr>
              <w:t>User</w:t>
            </w:r>
            <w:r w:rsidRPr="001F6BE1">
              <w:rPr>
                <w:sz w:val="22"/>
                <w:szCs w:val="22"/>
              </w:rPr>
              <w:t xml:space="preserve"> bisa kembali ke menu halam</w:t>
            </w:r>
            <w:r w:rsidR="008F7136">
              <w:rPr>
                <w:sz w:val="22"/>
                <w:szCs w:val="22"/>
              </w:rPr>
              <w:t>a</w:t>
            </w:r>
            <w:r w:rsidRPr="001F6BE1">
              <w:rPr>
                <w:sz w:val="22"/>
                <w:szCs w:val="22"/>
              </w:rPr>
              <w:t>n</w:t>
            </w:r>
            <w:r w:rsidR="00F55619">
              <w:rPr>
                <w:sz w:val="22"/>
                <w:szCs w:val="22"/>
              </w:rPr>
              <w:t xml:space="preserve"> level</w:t>
            </w:r>
            <w:r w:rsidRPr="001F6BE1">
              <w:rPr>
                <w:sz w:val="22"/>
                <w:szCs w:val="22"/>
              </w:rPr>
              <w:t xml:space="preserve"> dengan cara menek</w:t>
            </w:r>
            <w:r w:rsidR="00C806FC">
              <w:rPr>
                <w:sz w:val="22"/>
                <w:szCs w:val="22"/>
              </w:rPr>
              <w:t>an tombol kembali atau melanjut</w:t>
            </w:r>
            <w:r w:rsidRPr="001F6BE1">
              <w:rPr>
                <w:sz w:val="22"/>
                <w:szCs w:val="22"/>
              </w:rPr>
              <w:t>kan ke level selanjutnya dengan menekan tombol lanju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73DDD595" wp14:editId="2057AF0A">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w:t>
            </w:r>
            <w:r w:rsidR="00D25F4F" w:rsidRPr="001F6BE1">
              <w:rPr>
                <w:i/>
                <w:sz w:val="22"/>
                <w:szCs w:val="22"/>
              </w:rPr>
              <w:t>user</w:t>
            </w:r>
            <w:r w:rsidRPr="001F6BE1">
              <w:rPr>
                <w:sz w:val="22"/>
                <w:szCs w:val="22"/>
              </w:rPr>
              <w:t xml:space="preserve"> bisa membaca materi dengan cara menekan tombol materi. Setelah menekan tombol materi akan muncul</w:t>
            </w:r>
            <w:r w:rsidR="00B65EE6">
              <w:rPr>
                <w:sz w:val="22"/>
                <w:szCs w:val="22"/>
              </w:rPr>
              <w:t xml:space="preserve"> halaman dengan</w:t>
            </w:r>
            <w:r w:rsidRPr="001F6BE1">
              <w:rPr>
                <w:sz w:val="22"/>
                <w:szCs w:val="22"/>
              </w:rPr>
              <w:t xml:space="preserve"> dua pilihan materi, </w:t>
            </w:r>
            <w:r w:rsidR="00D25F4F" w:rsidRPr="001F6BE1">
              <w:rPr>
                <w:i/>
                <w:sz w:val="22"/>
                <w:szCs w:val="22"/>
              </w:rPr>
              <w:t>user</w:t>
            </w:r>
            <w:r w:rsidRPr="001F6BE1">
              <w:rPr>
                <w:sz w:val="22"/>
                <w:szCs w:val="22"/>
              </w:rPr>
              <w:t xml:space="preserve"> bisa memilih materi yang akan dibaca dengan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EE2DA7D" wp14:editId="3FE4CEAB">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0756CC">
            <w:pPr>
              <w:spacing w:after="0"/>
              <w:ind w:firstLine="34"/>
              <w:rPr>
                <w:sz w:val="22"/>
                <w:szCs w:val="22"/>
              </w:rPr>
            </w:pPr>
            <w:r w:rsidRPr="001F6BE1">
              <w:rPr>
                <w:sz w:val="22"/>
                <w:szCs w:val="22"/>
              </w:rPr>
              <w:t>Setelah memilih materi mana yang akan dibaca</w:t>
            </w:r>
            <w:r w:rsidR="008124EC">
              <w:rPr>
                <w:sz w:val="22"/>
                <w:szCs w:val="22"/>
              </w:rPr>
              <w:t>. S</w:t>
            </w:r>
            <w:r w:rsidR="000756CC">
              <w:rPr>
                <w:sz w:val="22"/>
                <w:szCs w:val="22"/>
              </w:rPr>
              <w:t>lide yang berisi</w:t>
            </w:r>
            <w:r w:rsidRPr="001F6BE1">
              <w:rPr>
                <w:sz w:val="22"/>
                <w:szCs w:val="22"/>
              </w:rPr>
              <w:t xml:space="preserve"> materi tentang iklim atau cuaca akan muncul. </w:t>
            </w:r>
            <w:r w:rsidR="00D25F4F" w:rsidRPr="001F6BE1">
              <w:rPr>
                <w:i/>
                <w:sz w:val="22"/>
                <w:szCs w:val="22"/>
              </w:rPr>
              <w:t>User</w:t>
            </w:r>
            <w:r w:rsidRPr="001F6BE1">
              <w:rPr>
                <w:sz w:val="22"/>
                <w:szCs w:val="22"/>
              </w:rPr>
              <w:t xml:space="preserve"> bisa melanjutkan membaca ke slide selanjutya dengan menekan tombol panah yang ada di kanan dan untuk kembali ke slide sebelumnya </w:t>
            </w:r>
            <w:r w:rsidR="00D25F4F" w:rsidRPr="001F6BE1">
              <w:rPr>
                <w:i/>
                <w:sz w:val="22"/>
                <w:szCs w:val="22"/>
              </w:rPr>
              <w:t>user</w:t>
            </w:r>
            <w:r w:rsidRPr="001F6BE1">
              <w:rPr>
                <w:sz w:val="22"/>
                <w:szCs w:val="22"/>
              </w:rPr>
              <w:t xml:space="preserve"> bisa menekan tombol panah di kir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7D9471E" wp14:editId="758A314C">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9640BB">
            <w:pPr>
              <w:spacing w:after="0"/>
              <w:ind w:firstLine="0"/>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dan membaca materi</w:t>
            </w:r>
            <w:r w:rsidR="00C037A5">
              <w:rPr>
                <w:sz w:val="22"/>
                <w:szCs w:val="22"/>
              </w:rPr>
              <w:t>.</w:t>
            </w:r>
            <w:r w:rsidRPr="001F6BE1">
              <w:rPr>
                <w:sz w:val="22"/>
                <w:szCs w:val="22"/>
              </w:rPr>
              <w:t xml:space="preserve"> </w:t>
            </w:r>
            <w:r w:rsidR="00C037A5">
              <w:rPr>
                <w:i/>
                <w:sz w:val="22"/>
                <w:szCs w:val="22"/>
              </w:rPr>
              <w:t>U</w:t>
            </w:r>
            <w:r w:rsidR="00D25F4F" w:rsidRPr="001F6BE1">
              <w:rPr>
                <w:i/>
                <w:sz w:val="22"/>
                <w:szCs w:val="22"/>
              </w:rPr>
              <w:t>ser</w:t>
            </w:r>
            <w:r w:rsidR="00C037A5">
              <w:rPr>
                <w:sz w:val="22"/>
                <w:szCs w:val="22"/>
              </w:rPr>
              <w:t xml:space="preserve"> bisa menekan tombol menu kuis untuk menguji penge</w:t>
            </w:r>
            <w:r w:rsidR="00760403">
              <w:rPr>
                <w:sz w:val="22"/>
                <w:szCs w:val="22"/>
              </w:rPr>
              <w:t>tahuan mereka</w:t>
            </w:r>
            <w:r w:rsidRPr="001F6BE1">
              <w:rPr>
                <w:sz w:val="22"/>
                <w:szCs w:val="22"/>
              </w:rPr>
              <w:t xml:space="preserve">. Terdapat sepuluh pertanyaan yang harus dijawab dalam kuis ini. Setiap pertanyaan bernilai satu point, apabila </w:t>
            </w:r>
            <w:r w:rsidR="00D25F4F" w:rsidRPr="001F6BE1">
              <w:rPr>
                <w:i/>
                <w:sz w:val="22"/>
                <w:szCs w:val="22"/>
              </w:rPr>
              <w:t>user</w:t>
            </w:r>
            <w:r w:rsidRPr="001F6BE1">
              <w:rPr>
                <w:sz w:val="22"/>
                <w:szCs w:val="22"/>
              </w:rPr>
              <w:t xml:space="preserve"> dapat menjawab semua soal</w:t>
            </w:r>
            <w:r w:rsidR="009640BB">
              <w:rPr>
                <w:sz w:val="22"/>
                <w:szCs w:val="22"/>
              </w:rPr>
              <w:t xml:space="preserve"> yang ada,</w:t>
            </w:r>
            <w:r w:rsidRPr="001F6BE1">
              <w:rPr>
                <w:sz w:val="22"/>
                <w:szCs w:val="22"/>
              </w:rPr>
              <w:t xml:space="preserve"> maka akan munc</w:t>
            </w:r>
            <w:r w:rsidR="00C2715B">
              <w:rPr>
                <w:sz w:val="22"/>
                <w:szCs w:val="22"/>
              </w:rPr>
              <w:t>u</w:t>
            </w:r>
            <w:r w:rsidRPr="001F6BE1">
              <w:rPr>
                <w:sz w:val="22"/>
                <w:szCs w:val="22"/>
              </w:rPr>
              <w:t>l</w:t>
            </w:r>
            <w:r w:rsidR="009640BB">
              <w:rPr>
                <w:sz w:val="22"/>
                <w:szCs w:val="22"/>
              </w:rPr>
              <w:t xml:space="preserve"> pemberitahuan tentang hasil skor</w:t>
            </w:r>
            <w:r w:rsidRPr="001F6BE1">
              <w:rPr>
                <w:sz w:val="22"/>
                <w:szCs w:val="22"/>
              </w:rPr>
              <w:t xml:space="preserve"> yang didapa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19223EC" wp14:editId="6E79038D">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D406A6" w:rsidRPr="001F6BE1" w:rsidRDefault="00C37D84" w:rsidP="00BD6D7E">
            <w:pPr>
              <w:spacing w:after="0"/>
              <w:ind w:firstLine="34"/>
              <w:rPr>
                <w:sz w:val="22"/>
                <w:szCs w:val="22"/>
              </w:rPr>
            </w:pPr>
            <w:r>
              <w:rPr>
                <w:sz w:val="22"/>
                <w:szCs w:val="22"/>
              </w:rPr>
              <w:t>Setelah menja</w:t>
            </w:r>
            <w:r w:rsidR="00D406A6" w:rsidRPr="001F6BE1">
              <w:rPr>
                <w:sz w:val="22"/>
                <w:szCs w:val="22"/>
              </w:rPr>
              <w:t>wab pertanyaan di menu kuis</w:t>
            </w:r>
            <w:r w:rsidR="00C57FA7">
              <w:rPr>
                <w:sz w:val="22"/>
                <w:szCs w:val="22"/>
              </w:rPr>
              <w:t>,</w:t>
            </w:r>
            <w:r w:rsidR="00D406A6" w:rsidRPr="001F6BE1">
              <w:rPr>
                <w:sz w:val="22"/>
                <w:szCs w:val="22"/>
              </w:rPr>
              <w:t xml:space="preserve"> </w:t>
            </w:r>
            <w:r w:rsidR="00D25F4F" w:rsidRPr="001F6BE1">
              <w:rPr>
                <w:i/>
                <w:sz w:val="22"/>
                <w:szCs w:val="22"/>
              </w:rPr>
              <w:t>user</w:t>
            </w:r>
            <w:r w:rsidR="00D406A6" w:rsidRPr="001F6BE1">
              <w:rPr>
                <w:sz w:val="22"/>
                <w:szCs w:val="22"/>
              </w:rPr>
              <w:t xml:space="preserve"> bisa melihat informasi mengenai </w:t>
            </w:r>
            <w:r w:rsidR="00E82644" w:rsidRPr="001F6BE1">
              <w:rPr>
                <w:i/>
                <w:sz w:val="22"/>
                <w:szCs w:val="22"/>
              </w:rPr>
              <w:t>game</w:t>
            </w:r>
            <w:r w:rsidR="00D406A6" w:rsidRPr="001F6BE1">
              <w:rPr>
                <w:sz w:val="22"/>
                <w:szCs w:val="22"/>
              </w:rPr>
              <w:t xml:space="preserve"> yang telah dimainkan dengan cara menekan tombol menu tentang. Menu tentang berisi informasi mengenai pembuat </w:t>
            </w:r>
            <w:r w:rsidR="00E82644" w:rsidRPr="001F6BE1">
              <w:rPr>
                <w:i/>
                <w:sz w:val="22"/>
                <w:szCs w:val="22"/>
              </w:rPr>
              <w:t>game</w:t>
            </w:r>
            <w:r w:rsidR="00D406A6" w:rsidRPr="001F6BE1">
              <w:rPr>
                <w:sz w:val="22"/>
                <w:szCs w:val="22"/>
              </w:rPr>
              <w:t xml:space="preserve"> alasan pembuatan </w:t>
            </w:r>
            <w:r w:rsidR="00E82644" w:rsidRPr="001F6BE1">
              <w:rPr>
                <w:i/>
                <w:sz w:val="22"/>
                <w:szCs w:val="22"/>
              </w:rPr>
              <w:t>game</w:t>
            </w:r>
            <w:r w:rsidR="00D406A6" w:rsidRPr="001F6BE1">
              <w:rPr>
                <w:sz w:val="22"/>
                <w:szCs w:val="22"/>
              </w:rPr>
              <w:t xml:space="preserve">, serta pihak yang berkontribusi dalam pembuatan </w:t>
            </w:r>
            <w:r w:rsidR="00E82644" w:rsidRPr="001F6BE1">
              <w:rPr>
                <w:i/>
                <w:sz w:val="22"/>
                <w:szCs w:val="22"/>
              </w:rPr>
              <w:t>game</w:t>
            </w:r>
            <w:r w:rsidR="00D406A6" w:rsidRPr="001F6BE1">
              <w:rPr>
                <w:sz w:val="22"/>
                <w:szCs w:val="22"/>
              </w:rPr>
              <w:t>.</w:t>
            </w:r>
          </w:p>
        </w:tc>
      </w:tr>
    </w:tbl>
    <w:p w:rsidR="00D406A6" w:rsidRPr="00D406A6" w:rsidRDefault="00D406A6" w:rsidP="00BD6D7E">
      <w:pPr>
        <w:pStyle w:val="Subjudul3"/>
        <w:numPr>
          <w:ilvl w:val="0"/>
          <w:numId w:val="0"/>
        </w:numPr>
        <w:rPr>
          <w:b w:val="0"/>
        </w:rPr>
      </w:pPr>
    </w:p>
    <w:p w:rsidR="00C92F10" w:rsidRDefault="00956924" w:rsidP="00D80652">
      <w:pPr>
        <w:pStyle w:val="Heading2subjudul"/>
        <w:ind w:hanging="436"/>
      </w:pPr>
      <w:r>
        <w:lastRenderedPageBreak/>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82644" w:rsidRPr="00E82644">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82644" w:rsidRPr="00E82644">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D25F4F" w:rsidRPr="00D25F4F">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82644" w:rsidRPr="00E82644">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82644" w:rsidRPr="00E82644">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5CD6EEE" wp14:editId="4525898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F37A31" w:rsidRDefault="00302938" w:rsidP="00463FA3">
      <w:pPr>
        <w:pStyle w:val="Subjudul"/>
        <w:numPr>
          <w:ilvl w:val="0"/>
          <w:numId w:val="0"/>
        </w:numPr>
        <w:ind w:left="709"/>
        <w:jc w:val="center"/>
        <w:rPr>
          <w:b w:val="0"/>
        </w:rPr>
      </w:pPr>
      <w:r>
        <w:rPr>
          <w:b w:val="0"/>
        </w:rPr>
        <w:t>Gambar 8. Halaman menu awal</w:t>
      </w:r>
    </w:p>
    <w:p w:rsidR="008F2A17" w:rsidRDefault="008F2A17" w:rsidP="00463FA3">
      <w:pPr>
        <w:pStyle w:val="Subjudul"/>
        <w:numPr>
          <w:ilvl w:val="0"/>
          <w:numId w:val="0"/>
        </w:numPr>
        <w:ind w:left="709"/>
        <w:jc w:val="center"/>
        <w:rPr>
          <w:b w:val="0"/>
        </w:rPr>
      </w:pPr>
    </w:p>
    <w:p w:rsidR="008F2A17" w:rsidRDefault="008F2A17" w:rsidP="00463FA3">
      <w:pPr>
        <w:pStyle w:val="Subjudul"/>
        <w:numPr>
          <w:ilvl w:val="0"/>
          <w:numId w:val="0"/>
        </w:numPr>
        <w:ind w:left="709"/>
        <w:jc w:val="center"/>
        <w:rPr>
          <w:b w:val="0"/>
        </w:rPr>
      </w:pPr>
    </w:p>
    <w:p w:rsidR="008F2A17" w:rsidRPr="006E114B" w:rsidRDefault="008F2A17" w:rsidP="00463FA3">
      <w:pPr>
        <w:pStyle w:val="Subjudul"/>
        <w:numPr>
          <w:ilvl w:val="0"/>
          <w:numId w:val="0"/>
        </w:numPr>
        <w:ind w:left="709"/>
        <w:jc w:val="center"/>
        <w:rPr>
          <w:b w:val="0"/>
        </w:rPr>
      </w:pP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D25F4F" w:rsidRPr="00D25F4F">
        <w:rPr>
          <w:i/>
        </w:rPr>
        <w:t>user</w:t>
      </w:r>
      <w:r w:rsidR="00010127">
        <w:rPr>
          <w:i/>
        </w:rPr>
        <w:t xml:space="preserve"> </w:t>
      </w:r>
      <w:r>
        <w:t xml:space="preserve">menekan tombol main. Berisi dua pilihan </w:t>
      </w:r>
      <w:r w:rsidR="00E82644" w:rsidRPr="00E82644">
        <w:rPr>
          <w:i/>
        </w:rPr>
        <w:t>game</w:t>
      </w:r>
      <w:r>
        <w:t xml:space="preserve"> yaitu </w:t>
      </w:r>
      <w:r w:rsidR="00E82644" w:rsidRPr="00E82644">
        <w:rPr>
          <w:i/>
        </w:rPr>
        <w:t>game</w:t>
      </w:r>
      <w:r>
        <w:rPr>
          <w:i/>
        </w:rPr>
        <w:t xml:space="preserve"> </w:t>
      </w:r>
      <w:r>
        <w:t xml:space="preserve">tebak gambar dan </w:t>
      </w:r>
      <w:r w:rsidR="00E82644" w:rsidRPr="00E82644">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3068970A" wp14:editId="37772064">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82644" w:rsidRPr="00E82644">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82644" w:rsidRPr="00E82644">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82644" w:rsidRPr="00E82644">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82644" w:rsidRPr="00E82644">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82644" w:rsidRPr="00E82644">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70227A49" wp14:editId="75BA3A2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0456D3B3" wp14:editId="12043D8A">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7B9A3DC" wp14:editId="37D008C3">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82644" w:rsidRPr="00E82644">
        <w:rPr>
          <w:b w:val="0"/>
          <w:i/>
        </w:rPr>
        <w:t>game</w:t>
      </w:r>
      <w:r w:rsidR="003F2A11">
        <w:rPr>
          <w:b w:val="0"/>
        </w:rPr>
        <w:t xml:space="preserve"> tebak gambar (a), Tampilan </w:t>
      </w:r>
      <w:r w:rsidR="00E82644" w:rsidRPr="00E82644">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82644" w:rsidRPr="00E82644">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82644" w:rsidRPr="00E82644">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D25F4F" w:rsidRPr="00D25F4F">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82644" w:rsidRPr="00E82644">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82644" w:rsidRPr="00E82644">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D000C21" wp14:editId="25DE0C41">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288F147" wp14:editId="6A9D1E90">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28AA5820" wp14:editId="2A0386FD">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645E56B3" wp14:editId="1230F31D">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82644" w:rsidRPr="00E82644">
        <w:rPr>
          <w:b w:val="0"/>
          <w:i/>
        </w:rPr>
        <w:t>game</w:t>
      </w:r>
      <w:r w:rsidR="005E2565">
        <w:rPr>
          <w:b w:val="0"/>
          <w:i/>
        </w:rPr>
        <w:t xml:space="preserve"> puzzle </w:t>
      </w:r>
      <w:r w:rsidR="005E2565">
        <w:rPr>
          <w:b w:val="0"/>
        </w:rPr>
        <w:t xml:space="preserve">(c), Halaman cara main </w:t>
      </w:r>
      <w:r w:rsidR="00E82644" w:rsidRPr="00E82644">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D25F4F" w:rsidRPr="00D25F4F">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0A944592" wp14:editId="753D9600">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B08565" wp14:editId="4CFA5639">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D25F4F" w:rsidRPr="00D25F4F">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7F1E5E" wp14:editId="33BCEA25">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16F59CA" wp14:editId="57D49E1B">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82644" w:rsidRPr="00E82644">
        <w:rPr>
          <w:i/>
        </w:rPr>
        <w:t>game</w:t>
      </w:r>
      <w:r w:rsidR="00A908FC">
        <w:rPr>
          <w:i/>
        </w:rPr>
        <w:t xml:space="preserve">, </w:t>
      </w:r>
      <w:r w:rsidR="0047297F">
        <w:t xml:space="preserve">alasan pembuatan </w:t>
      </w:r>
      <w:r w:rsidR="00E82644" w:rsidRPr="00E82644">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82644" w:rsidRPr="00E82644">
        <w:rPr>
          <w:i/>
        </w:rPr>
        <w:t>game</w:t>
      </w:r>
      <w:r w:rsidR="004C4E36">
        <w:t xml:space="preserve">. </w:t>
      </w:r>
      <w:r w:rsidR="00D25F4F" w:rsidRPr="00D25F4F">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64E67586" wp14:editId="7837935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FA4A02" w:rsidRDefault="00783EE7" w:rsidP="00FA4A02">
      <w:pPr>
        <w:pStyle w:val="Subjudul"/>
        <w:numPr>
          <w:ilvl w:val="0"/>
          <w:numId w:val="0"/>
        </w:numPr>
        <w:ind w:left="709" w:firstLine="425"/>
        <w:jc w:val="center"/>
        <w:rPr>
          <w:b w:val="0"/>
        </w:rPr>
      </w:pPr>
      <w:r>
        <w:rPr>
          <w:b w:val="0"/>
        </w:rPr>
        <w:t xml:space="preserve">Gambar 14. Halaman </w:t>
      </w:r>
      <w:r w:rsidR="00ED2992">
        <w:rPr>
          <w:b w:val="0"/>
        </w:rPr>
        <w:t>tentang</w:t>
      </w:r>
    </w:p>
    <w:p w:rsidR="008F2A17" w:rsidRPr="007D6321" w:rsidRDefault="008F2A17" w:rsidP="00FA4A02">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82644" w:rsidRPr="00E82644">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82644" w:rsidRPr="00E82644">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lastRenderedPageBreak/>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82644" w:rsidRPr="00E82644">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E82644" w:rsidRPr="00E82644">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E82644" w:rsidRPr="00E82644">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82644" w:rsidRPr="00E82644">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lastRenderedPageBreak/>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82644" w:rsidRPr="00E82644">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E82644" w:rsidRPr="00E82644">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E82644" w:rsidRPr="00E82644">
        <w:rPr>
          <w:i/>
        </w:rPr>
        <w:t>game</w:t>
      </w:r>
      <w:r w:rsidR="00FF4C54">
        <w:rPr>
          <w:i/>
        </w:rPr>
        <w:t xml:space="preserve"> </w:t>
      </w:r>
      <w:r w:rsidR="00FF4C54">
        <w:t>secara langsung.</w:t>
      </w:r>
      <w:r w:rsidR="00164971">
        <w:t xml:space="preserve"> Setelah mendemokan</w:t>
      </w:r>
      <w:r w:rsidR="00DE4192">
        <w:t xml:space="preserve"> </w:t>
      </w:r>
      <w:r w:rsidR="00E82644" w:rsidRPr="00E82644">
        <w:rPr>
          <w:i/>
        </w:rPr>
        <w:t>game</w:t>
      </w:r>
      <w:r w:rsidR="00184E2E">
        <w:t>,</w:t>
      </w:r>
      <w:r w:rsidR="00164971">
        <w:t xml:space="preserve"> </w:t>
      </w:r>
      <w:r w:rsidR="008E264D">
        <w:t>responden</w:t>
      </w:r>
      <w:r w:rsidR="00164971">
        <w:t xml:space="preserve"> diminta mencoba</w:t>
      </w:r>
      <w:r w:rsidR="00FF4C54">
        <w:t xml:space="preserve"> </w:t>
      </w:r>
      <w:r w:rsidR="00E82644" w:rsidRPr="00E82644">
        <w:rPr>
          <w:i/>
        </w:rPr>
        <w:t>game</w:t>
      </w:r>
      <w:r w:rsidR="00164971">
        <w:t xml:space="preserve"> </w:t>
      </w:r>
      <w:r w:rsidR="00FF4C54" w:rsidRPr="00FF4C54">
        <w:t>dan</w:t>
      </w:r>
      <w:r w:rsidR="009F6E10">
        <w:t xml:space="preserve"> diminta mengisi kuesioner </w:t>
      </w:r>
      <w:r w:rsidR="001D2217">
        <w:t>mengenai</w:t>
      </w:r>
      <w:r w:rsidR="009F6E10">
        <w:t xml:space="preserve"> </w:t>
      </w:r>
      <w:r w:rsidR="00E82644" w:rsidRPr="00E82644">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m:t>
        </m:r>
        <m:r>
          <w:rPr>
            <w:rFonts w:ascii="Cambria Math" w:eastAsiaTheme="minorEastAsia" w:hAnsi="Cambria Math"/>
            <w:sz w:val="22"/>
            <w:szCs w:val="22"/>
          </w:rPr>
          <m:t>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1A0ECA" w:rsidTr="001A0ECA">
        <w:trPr>
          <w:trHeight w:val="227"/>
        </w:trPr>
        <w:tc>
          <w:tcPr>
            <w:tcW w:w="5000" w:type="pct"/>
            <w:gridSpan w:val="9"/>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Jumlah jawaban</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o</w:t>
            </w:r>
          </w:p>
        </w:tc>
        <w:tc>
          <w:tcPr>
            <w:tcW w:w="914"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tanyaan</w:t>
            </w:r>
          </w:p>
        </w:tc>
        <w:tc>
          <w:tcPr>
            <w:tcW w:w="41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S(5)</w:t>
            </w:r>
          </w:p>
        </w:tc>
        <w:tc>
          <w:tcPr>
            <w:tcW w:w="341"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4)</w:t>
            </w:r>
          </w:p>
        </w:tc>
        <w:tc>
          <w:tcPr>
            <w:tcW w:w="36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3)</w:t>
            </w:r>
          </w:p>
        </w:tc>
        <w:tc>
          <w:tcPr>
            <w:tcW w:w="420"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S(2)</w:t>
            </w:r>
          </w:p>
        </w:tc>
        <w:tc>
          <w:tcPr>
            <w:tcW w:w="49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TS(1)</w:t>
            </w:r>
          </w:p>
        </w:tc>
        <w:tc>
          <w:tcPr>
            <w:tcW w:w="859"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otal nilai</w:t>
            </w:r>
          </w:p>
        </w:tc>
        <w:tc>
          <w:tcPr>
            <w:tcW w:w="87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sentase</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1</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1</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8</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2</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2</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4</w:t>
            </w:r>
          </w:p>
        </w:tc>
        <w:tc>
          <w:tcPr>
            <w:tcW w:w="420"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7.3</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3</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3</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8</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0</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6</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0.7</w:t>
            </w:r>
            <w:r w:rsidR="0045641E"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4</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4</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2</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8</w:t>
            </w:r>
            <w:r w:rsidR="00881AC0"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5</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5</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881AC0" w:rsidP="000D2387">
            <w:pPr>
              <w:spacing w:after="0"/>
              <w:ind w:firstLine="0"/>
              <w:jc w:val="center"/>
              <w:rPr>
                <w:rFonts w:eastAsiaTheme="minorEastAsia"/>
                <w:sz w:val="20"/>
                <w:szCs w:val="20"/>
              </w:rPr>
            </w:pPr>
            <w:r w:rsidRPr="001A0ECA">
              <w:rPr>
                <w:rFonts w:eastAsiaTheme="minorEastAsia"/>
                <w:sz w:val="20"/>
                <w:szCs w:val="20"/>
              </w:rPr>
              <w:t>87</w:t>
            </w:r>
            <w:r w:rsidR="000D2387">
              <w:rPr>
                <w:rFonts w:eastAsiaTheme="minorEastAsia"/>
                <w:sz w:val="20"/>
                <w:szCs w:val="20"/>
              </w:rPr>
              <w:t>.3</w:t>
            </w:r>
            <w:r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6</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6</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9</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7</w:t>
            </w:r>
            <w:r w:rsidR="00BA01BF"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7</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7</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4</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9.3</w:t>
            </w:r>
            <w:r w:rsidR="0061390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8</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8</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5</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90</w:t>
            </w:r>
            <w:r w:rsidR="009B6D9B"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9</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9</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4</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3</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6.7</w:t>
            </w:r>
            <w:r w:rsidR="0029744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10</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10</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9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7.3</w:t>
            </w:r>
            <w:r w:rsidR="00DB0A70" w:rsidRPr="001A0ECA">
              <w:rPr>
                <w:rFonts w:eastAsiaTheme="minorEastAsia"/>
                <w:sz w:val="20"/>
                <w:szCs w:val="20"/>
              </w:rPr>
              <w:t>%</w:t>
            </w:r>
          </w:p>
        </w:tc>
      </w:tr>
      <w:tr w:rsidR="00164971" w:rsidRPr="001A0ECA" w:rsidTr="001A0ECA">
        <w:trPr>
          <w:trHeight w:val="227"/>
        </w:trPr>
        <w:tc>
          <w:tcPr>
            <w:tcW w:w="4127" w:type="pct"/>
            <w:gridSpan w:val="8"/>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ilai rata-rata persentase</w:t>
            </w:r>
          </w:p>
        </w:tc>
        <w:tc>
          <w:tcPr>
            <w:tcW w:w="87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071C152D" wp14:editId="5B650509">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E82644" w:rsidRPr="00E82644">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E82644" w:rsidRPr="00E82644">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E82644" w:rsidRPr="00E82644">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E82644" w:rsidRPr="00E82644">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82644" w:rsidRPr="00E82644">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82644" w:rsidRPr="00E82644">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82644" w:rsidRPr="00E82644">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82644" w:rsidRPr="00E82644">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82644" w:rsidRPr="00E82644">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82644" w:rsidRPr="00E82644">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82644" w:rsidRPr="00E82644">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82644" w:rsidRPr="00E82644">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82644" w:rsidRPr="00E82644">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82644" w:rsidRPr="00E82644">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82644" w:rsidRPr="00E82644">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E82644" w:rsidRPr="00E82644">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D25F4F" w:rsidRPr="00D25F4F">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E82644" w:rsidRPr="00E82644">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82644" w:rsidRPr="00E82644">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E82644" w:rsidRPr="00E82644">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D25F4F" w:rsidRPr="00D25F4F">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E82644" w:rsidRPr="00E82644">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lastRenderedPageBreak/>
        <w:t>Putri, D. A. P. (2019). Edu</w:t>
      </w:r>
      <w:r w:rsidR="00E82644" w:rsidRPr="00E82644">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82644" w:rsidRPr="00E82644">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E82644" w:rsidRPr="00E82644">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723C" w:rsidRDefault="006E723C" w:rsidP="00DD4FB8">
      <w:pPr>
        <w:spacing w:after="0" w:line="240" w:lineRule="auto"/>
      </w:pPr>
      <w:r>
        <w:separator/>
      </w:r>
    </w:p>
  </w:endnote>
  <w:endnote w:type="continuationSeparator" w:id="0">
    <w:p w:rsidR="006E723C" w:rsidRDefault="006E723C"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157122" w:rsidRPr="00157122" w:rsidRDefault="00157122">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780298">
          <w:rPr>
            <w:sz w:val="22"/>
            <w:szCs w:val="22"/>
          </w:rPr>
          <w:t>1</w:t>
        </w:r>
        <w:r w:rsidRPr="00157122">
          <w:rPr>
            <w:sz w:val="22"/>
            <w:szCs w:val="22"/>
          </w:rPr>
          <w:fldChar w:fldCharType="end"/>
        </w:r>
      </w:p>
    </w:sdtContent>
  </w:sdt>
  <w:p w:rsidR="00157122" w:rsidRDefault="001571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723C" w:rsidRDefault="006E723C" w:rsidP="00DD4FB8">
      <w:pPr>
        <w:spacing w:after="0" w:line="240" w:lineRule="auto"/>
      </w:pPr>
      <w:r>
        <w:separator/>
      </w:r>
    </w:p>
  </w:footnote>
  <w:footnote w:type="continuationSeparator" w:id="0">
    <w:p w:rsidR="006E723C" w:rsidRDefault="006E723C"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5A"/>
    <w:rsid w:val="00172724"/>
    <w:rsid w:val="00173482"/>
    <w:rsid w:val="0017614A"/>
    <w:rsid w:val="00177553"/>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37C70"/>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5D37"/>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6A8"/>
    <w:rsid w:val="0087298E"/>
    <w:rsid w:val="00872FF8"/>
    <w:rsid w:val="00881AC0"/>
    <w:rsid w:val="00881CC8"/>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CAE"/>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15B"/>
    <w:rsid w:val="00C27DD8"/>
    <w:rsid w:val="00C309B0"/>
    <w:rsid w:val="00C317DE"/>
    <w:rsid w:val="00C320CD"/>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50D"/>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61766272"/>
        <c:axId val="108014208"/>
      </c:barChart>
      <c:catAx>
        <c:axId val="61766272"/>
        <c:scaling>
          <c:orientation val="minMax"/>
        </c:scaling>
        <c:delete val="0"/>
        <c:axPos val="b"/>
        <c:majorTickMark val="out"/>
        <c:minorTickMark val="none"/>
        <c:tickLblPos val="nextTo"/>
        <c:crossAx val="108014208"/>
        <c:crosses val="autoZero"/>
        <c:auto val="1"/>
        <c:lblAlgn val="ctr"/>
        <c:lblOffset val="100"/>
        <c:noMultiLvlLbl val="0"/>
      </c:catAx>
      <c:valAx>
        <c:axId val="108014208"/>
        <c:scaling>
          <c:orientation val="minMax"/>
        </c:scaling>
        <c:delete val="0"/>
        <c:axPos val="l"/>
        <c:majorGridlines/>
        <c:numFmt formatCode="0%" sourceLinked="1"/>
        <c:majorTickMark val="out"/>
        <c:minorTickMark val="none"/>
        <c:tickLblPos val="nextTo"/>
        <c:crossAx val="6176627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D7034-65DD-4D41-A59A-6C361EDF7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5</TotalTime>
  <Pages>17</Pages>
  <Words>4524</Words>
  <Characters>2578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14</cp:revision>
  <dcterms:created xsi:type="dcterms:W3CDTF">2019-03-26T09:24:00Z</dcterms:created>
  <dcterms:modified xsi:type="dcterms:W3CDTF">2020-01-1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